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bookmarkStart w:id="0" w:name="_GoBack"/>
      <w:bookmarkEnd w:id="0"/>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AB1B12">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AB1B12">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AB1B12">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AB1B12">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AB1B12">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AB1B12">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AB1B12">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AB1B12">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AB1B12">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AB1B12">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AB1B12">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AB1B12">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AB1B12">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AB1B12">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AB1B12">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AB1B12">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AB1B12">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AB1B12">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AB1B12">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C3045B">
      <w:pPr>
        <w:pStyle w:val="Heading1"/>
        <w:spacing w:before="120" w:after="120"/>
        <w:jc w:val="center"/>
        <w:rPr>
          <w:rFonts w:ascii="Times New Roman" w:hAnsi="Times New Roman" w:cs="Times New Roman"/>
          <w:b/>
          <w:color w:val="000000" w:themeColor="text1"/>
          <w:sz w:val="56"/>
          <w:szCs w:val="56"/>
        </w:rPr>
      </w:pPr>
      <w:bookmarkStart w:id="1" w:name="_Toc529958327"/>
      <w:r w:rsidRPr="008A3AD8">
        <w:rPr>
          <w:rFonts w:ascii="Times New Roman" w:hAnsi="Times New Roman" w:cs="Times New Roman"/>
          <w:b/>
          <w:color w:val="000000" w:themeColor="text1"/>
          <w:sz w:val="56"/>
          <w:szCs w:val="56"/>
        </w:rPr>
        <w:lastRenderedPageBreak/>
        <w:t>Chapter 01</w:t>
      </w:r>
      <w:bookmarkEnd w:id="1"/>
    </w:p>
    <w:p w14:paraId="20506C40" w14:textId="2E169EA6" w:rsidR="008A3AD8" w:rsidRDefault="00FD3E6F" w:rsidP="00C3045B">
      <w:pPr>
        <w:pStyle w:val="Heading1"/>
        <w:spacing w:before="120" w:after="120"/>
        <w:jc w:val="center"/>
        <w:rPr>
          <w:rFonts w:ascii="Times New Roman" w:hAnsi="Times New Roman" w:cs="Times New Roman"/>
          <w:b/>
          <w:color w:val="000000" w:themeColor="text1"/>
          <w:sz w:val="44"/>
          <w:szCs w:val="44"/>
        </w:rPr>
      </w:pPr>
      <w:bookmarkStart w:id="2" w:name="_Toc529958328"/>
      <w:r w:rsidRPr="008A3AD8">
        <w:rPr>
          <w:rFonts w:ascii="Times New Roman" w:hAnsi="Times New Roman" w:cs="Times New Roman"/>
          <w:b/>
          <w:color w:val="000000" w:themeColor="text1"/>
          <w:sz w:val="44"/>
          <w:szCs w:val="44"/>
        </w:rPr>
        <w:t>Introduction</w:t>
      </w:r>
      <w:bookmarkEnd w:id="2"/>
    </w:p>
    <w:p w14:paraId="34D11D13" w14:textId="77777777" w:rsidR="00B91552" w:rsidRPr="00B91552" w:rsidRDefault="00B91552" w:rsidP="00C3045B">
      <w:pPr>
        <w:spacing w:before="120" w:after="120"/>
      </w:pPr>
    </w:p>
    <w:p w14:paraId="29C79760" w14:textId="09AA4778" w:rsidR="000910CE" w:rsidRPr="004672AB" w:rsidRDefault="00FC0075"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3045B">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3045B">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3045B">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23EA0971" w:rsidR="006B31CE" w:rsidRPr="002C40D6" w:rsidRDefault="00953022"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B00741" w14:textId="17BDACFF" w:rsidR="006B31CE" w:rsidRPr="003A2064" w:rsidRDefault="008A3AD8" w:rsidP="00C3045B">
      <w:pPr>
        <w:pStyle w:val="Heading2"/>
        <w:spacing w:before="120" w:after="120"/>
        <w:rPr>
          <w:rFonts w:ascii="Times New Roman" w:hAnsi="Times New Roman" w:cs="Times New Roman"/>
          <w:b/>
          <w:color w:val="000000" w:themeColor="text1"/>
          <w:sz w:val="36"/>
          <w:szCs w:val="36"/>
        </w:rPr>
      </w:pPr>
      <w:bookmarkStart w:id="3"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3"/>
    </w:p>
    <w:p w14:paraId="300B4C75" w14:textId="77777777" w:rsidR="00FD3E6F" w:rsidRDefault="00FD3E6F" w:rsidP="00C3045B">
      <w:pPr>
        <w:autoSpaceDE w:val="0"/>
        <w:autoSpaceDN w:val="0"/>
        <w:adjustRightInd w:val="0"/>
        <w:spacing w:before="120" w:after="120" w:line="360" w:lineRule="auto"/>
        <w:rPr>
          <w:rFonts w:ascii="Times New Roman" w:hAnsi="Times New Roman" w:cs="Times New Roman"/>
          <w:sz w:val="36"/>
          <w:szCs w:val="36"/>
        </w:rPr>
      </w:pPr>
    </w:p>
    <w:p w14:paraId="0E95E5D4" w14:textId="1BBB652E" w:rsidR="00FD3E6F" w:rsidRPr="00141C6F" w:rsidRDefault="008A3AD8" w:rsidP="00C3045B">
      <w:pPr>
        <w:pStyle w:val="Heading3"/>
        <w:spacing w:before="120" w:after="120"/>
        <w:rPr>
          <w:rFonts w:ascii="Times New Roman" w:hAnsi="Times New Roman" w:cs="Times New Roman"/>
          <w:b/>
          <w:color w:val="000000" w:themeColor="text1"/>
        </w:rPr>
      </w:pPr>
      <w:bookmarkStart w:id="4"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4"/>
    </w:p>
    <w:p w14:paraId="3FDE4123" w14:textId="13244FBA" w:rsid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p>
    <w:p w14:paraId="03066D84" w14:textId="4F73777A" w:rsidR="006B31CE" w:rsidRPr="00141C6F" w:rsidRDefault="008A3AD8" w:rsidP="00C3045B">
      <w:pPr>
        <w:pStyle w:val="Heading3"/>
        <w:spacing w:before="120" w:after="120"/>
        <w:rPr>
          <w:rFonts w:ascii="Times New Roman" w:hAnsi="Times New Roman" w:cs="Times New Roman"/>
          <w:b/>
          <w:color w:val="000000" w:themeColor="text1"/>
        </w:rPr>
      </w:pPr>
      <w:bookmarkStart w:id="5"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5"/>
    </w:p>
    <w:p w14:paraId="67ED7BD8"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0C53C85B" w:rsidR="00E80AAE" w:rsidRPr="00EA3D86" w:rsidRDefault="00E80AAE"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267A3378" w14:textId="4EE29EA3" w:rsidR="003A2064" w:rsidRPr="003A2064" w:rsidRDefault="003A2064" w:rsidP="00C3045B">
      <w:pPr>
        <w:pStyle w:val="Heading1"/>
        <w:spacing w:before="120" w:after="120"/>
        <w:rPr>
          <w:rFonts w:ascii="Times New Roman" w:hAnsi="Times New Roman" w:cs="Times New Roman"/>
          <w:b/>
          <w:color w:val="000000" w:themeColor="text1"/>
          <w:sz w:val="56"/>
          <w:szCs w:val="56"/>
        </w:rPr>
      </w:pPr>
      <w:bookmarkStart w:id="6"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6"/>
    </w:p>
    <w:p w14:paraId="5CD16BDD" w14:textId="36148C59" w:rsidR="00BD31C2" w:rsidRDefault="0003751F" w:rsidP="00C3045B">
      <w:pPr>
        <w:pStyle w:val="Heading1"/>
        <w:spacing w:before="120" w:after="120"/>
        <w:rPr>
          <w:rFonts w:ascii="Times New Roman" w:hAnsi="Times New Roman" w:cs="Times New Roman"/>
          <w:b/>
          <w:color w:val="000000" w:themeColor="text1"/>
          <w:sz w:val="44"/>
          <w:szCs w:val="44"/>
        </w:rPr>
      </w:pPr>
      <w:bookmarkStart w:id="7" w:name="_Toc529958333"/>
      <w:r w:rsidRPr="003A2064">
        <w:rPr>
          <w:rFonts w:ascii="Times New Roman" w:hAnsi="Times New Roman" w:cs="Times New Roman"/>
          <w:b/>
          <w:color w:val="000000" w:themeColor="text1"/>
          <w:sz w:val="44"/>
          <w:szCs w:val="44"/>
        </w:rPr>
        <w:t>Literature Review</w:t>
      </w:r>
      <w:bookmarkEnd w:id="7"/>
    </w:p>
    <w:p w14:paraId="4D58F817" w14:textId="77777777" w:rsidR="003F3EA9" w:rsidRPr="003F3EA9" w:rsidRDefault="003F3EA9" w:rsidP="00C3045B">
      <w:pPr>
        <w:spacing w:before="120" w:after="120"/>
      </w:pPr>
    </w:p>
    <w:p w14:paraId="462D6298" w14:textId="77777777" w:rsidR="003F3EA9" w:rsidRDefault="003F3EA9" w:rsidP="00C3045B">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Maha season and 249,000 hectares in Yala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3045B">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7777777" w:rsidR="003F3EA9" w:rsidRDefault="003F3EA9" w:rsidP="00C3045B">
      <w:pPr>
        <w:spacing w:before="120" w:after="120"/>
        <w:rPr>
          <w:rFonts w:ascii="Times New Roman" w:hAnsi="Times New Roman" w:cs="Times New Roman"/>
          <w:b/>
          <w:sz w:val="24"/>
          <w:szCs w:val="24"/>
        </w:rPr>
      </w:pPr>
    </w:p>
    <w:p w14:paraId="477B2E56" w14:textId="77777777" w:rsidR="008E4CAB" w:rsidRPr="00464580" w:rsidRDefault="008E4CAB" w:rsidP="008E4CAB">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5BAD6332" w14:textId="77777777" w:rsidR="008E4CAB" w:rsidRDefault="008E4CAB" w:rsidP="008E4CAB">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out 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 sufficiency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12269D9B" w:rsidR="008E4CAB" w:rsidRPr="002D62B3"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reduced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8E4CAB">
      <w:pPr>
        <w:spacing w:line="360" w:lineRule="auto"/>
        <w:rPr>
          <w:rFonts w:ascii="Times New Roman" w:hAnsi="Times New Roman" w:cs="Times New Roman"/>
          <w:b/>
          <w:sz w:val="24"/>
          <w:szCs w:val="24"/>
        </w:rPr>
      </w:pPr>
    </w:p>
    <w:p w14:paraId="232D4770" w14:textId="77777777" w:rsidR="003A2064" w:rsidRPr="003A2064" w:rsidRDefault="003A2064" w:rsidP="00C3045B">
      <w:pPr>
        <w:spacing w:before="120" w:after="120"/>
      </w:pPr>
    </w:p>
    <w:p w14:paraId="12EDAB45" w14:textId="77777777" w:rsidR="00220439" w:rsidRPr="000C45A5" w:rsidRDefault="00220439" w:rsidP="00C3045B">
      <w:pPr>
        <w:pStyle w:val="Heading2"/>
        <w:spacing w:before="120" w:after="120"/>
        <w:rPr>
          <w:rFonts w:ascii="Times New Roman" w:hAnsi="Times New Roman" w:cs="Times New Roman"/>
          <w:b/>
          <w:color w:val="auto"/>
          <w:sz w:val="40"/>
          <w:szCs w:val="40"/>
        </w:rPr>
      </w:pPr>
      <w:bookmarkStart w:id="8" w:name="_Toc529958337"/>
      <w:r w:rsidRPr="000C45A5">
        <w:rPr>
          <w:rFonts w:ascii="Times New Roman" w:hAnsi="Times New Roman" w:cs="Times New Roman"/>
          <w:b/>
          <w:color w:val="auto"/>
          <w:sz w:val="40"/>
          <w:szCs w:val="40"/>
        </w:rPr>
        <w:t>2.4 Direct seeding of Rice</w:t>
      </w:r>
      <w:bookmarkEnd w:id="8"/>
    </w:p>
    <w:p w14:paraId="42D02C64" w14:textId="77777777" w:rsidR="00220439" w:rsidRDefault="00220439" w:rsidP="00C3045B">
      <w:pPr>
        <w:spacing w:before="120" w:after="120"/>
      </w:pPr>
    </w:p>
    <w:p w14:paraId="4743C641" w14:textId="70EA57E1" w:rsidR="00220439" w:rsidRDefault="00220439" w:rsidP="00C3045B">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p>
    <w:p w14:paraId="3EA925E3" w14:textId="661FB2AC" w:rsidR="00220439" w:rsidRDefault="00220439" w:rsidP="00C3045B">
      <w:pPr>
        <w:spacing w:before="120" w:after="120"/>
      </w:pPr>
    </w:p>
    <w:p w14:paraId="691664D9" w14:textId="1B27B60C" w:rsidR="008D56B7" w:rsidRDefault="008D56B7" w:rsidP="00C3045B">
      <w:pPr>
        <w:spacing w:before="120" w:after="120"/>
      </w:pPr>
    </w:p>
    <w:p w14:paraId="5D7F9C56" w14:textId="3A663CBA" w:rsidR="008D56B7" w:rsidRDefault="008D56B7" w:rsidP="00C3045B">
      <w:pPr>
        <w:spacing w:before="120" w:after="120"/>
      </w:pPr>
    </w:p>
    <w:p w14:paraId="7F347106" w14:textId="77777777" w:rsidR="008D56B7" w:rsidRPr="00EB1651" w:rsidRDefault="008D56B7" w:rsidP="00C3045B">
      <w:pPr>
        <w:spacing w:before="120" w:after="120"/>
      </w:pPr>
    </w:p>
    <w:p w14:paraId="7A1F494E" w14:textId="77777777" w:rsidR="00220439" w:rsidRDefault="00220439" w:rsidP="00C3045B">
      <w:pPr>
        <w:pStyle w:val="Heading2"/>
        <w:spacing w:before="120" w:after="120"/>
        <w:rPr>
          <w:rFonts w:ascii="Times New Roman" w:hAnsi="Times New Roman" w:cs="Times New Roman"/>
          <w:b/>
          <w:color w:val="auto"/>
          <w:sz w:val="40"/>
          <w:szCs w:val="40"/>
        </w:rPr>
      </w:pPr>
      <w:bookmarkStart w:id="9" w:name="_Toc529958338"/>
      <w:r w:rsidRPr="000C45A5">
        <w:rPr>
          <w:rFonts w:ascii="Times New Roman" w:hAnsi="Times New Roman" w:cs="Times New Roman"/>
          <w:b/>
          <w:color w:val="auto"/>
          <w:sz w:val="40"/>
          <w:szCs w:val="40"/>
        </w:rPr>
        <w:lastRenderedPageBreak/>
        <w:t>2.5 Transplanting of Ric</w:t>
      </w:r>
      <w:bookmarkEnd w:id="9"/>
      <w:r>
        <w:rPr>
          <w:rFonts w:ascii="Times New Roman" w:hAnsi="Times New Roman" w:cs="Times New Roman"/>
          <w:b/>
          <w:color w:val="auto"/>
          <w:sz w:val="40"/>
          <w:szCs w:val="40"/>
        </w:rPr>
        <w:t>e</w:t>
      </w:r>
    </w:p>
    <w:p w14:paraId="1D4C3F5B" w14:textId="77777777" w:rsidR="00220439" w:rsidRDefault="00220439" w:rsidP="00C3045B">
      <w:pPr>
        <w:spacing w:before="120" w:after="120"/>
      </w:pPr>
    </w:p>
    <w:p w14:paraId="11275004" w14:textId="77777777" w:rsidR="00220439" w:rsidRDefault="00220439" w:rsidP="00C3045B">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spikelets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C3045B">
      <w:pPr>
        <w:spacing w:before="120" w:after="120" w:line="360" w:lineRule="auto"/>
        <w:rPr>
          <w:rFonts w:ascii="Times New Roman" w:hAnsi="Times New Roman" w:cs="Times New Roman"/>
          <w:sz w:val="24"/>
          <w:szCs w:val="24"/>
        </w:rPr>
      </w:pPr>
    </w:p>
    <w:p w14:paraId="54D3D45B" w14:textId="77777777" w:rsidR="003A0AE0" w:rsidRPr="000C45A5" w:rsidRDefault="003A0AE0" w:rsidP="003A0AE0">
      <w:pPr>
        <w:pStyle w:val="Heading3"/>
        <w:spacing w:line="360" w:lineRule="auto"/>
        <w:rPr>
          <w:rFonts w:ascii="Times New Roman" w:hAnsi="Times New Roman" w:cs="Times New Roman"/>
          <w:b/>
          <w:color w:val="auto"/>
          <w:sz w:val="40"/>
          <w:szCs w:val="40"/>
        </w:rPr>
      </w:pPr>
      <w:r w:rsidRPr="000C45A5">
        <w:rPr>
          <w:rFonts w:ascii="Times New Roman" w:hAnsi="Times New Roman" w:cs="Times New Roman"/>
          <w:b/>
          <w:color w:val="auto"/>
          <w:sz w:val="40"/>
          <w:szCs w:val="40"/>
        </w:rPr>
        <w:t>2.51Wet bed for Random transplanting</w:t>
      </w:r>
    </w:p>
    <w:p w14:paraId="5D869175" w14:textId="7F9BDBE0" w:rsidR="003A0AE0" w:rsidRDefault="003A0AE0" w:rsidP="003A0AE0">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AC6F6F">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1BF018EA" w:rsidR="00376A1A"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Pr>
          <w:rFonts w:ascii="Times New Roman" w:hAnsi="Times New Roman" w:cs="Times New Roman"/>
          <w:sz w:val="24"/>
          <w:szCs w:val="24"/>
        </w:rPr>
        <w:lastRenderedPageBreak/>
        <w:t>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2110AC3F"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0D271C59"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26135F">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plainTextFormattedCitation":"(Awan et al., 2011)","previouslyFormattedCitation":"(Awan et al., 2011)"},"properties":{"noteIndex":0},"schema":"https://github.com/citation-style-language/schema/raw/master/csl-citation.json"}</w:instrText>
      </w:r>
      <w:r>
        <w:rPr>
          <w:rFonts w:ascii="Times New Roman" w:hAnsi="Times New Roman" w:cs="Times New Roman"/>
          <w:sz w:val="24"/>
          <w:szCs w:val="24"/>
        </w:rPr>
        <w:fldChar w:fldCharType="separate"/>
      </w:r>
      <w:r w:rsidRPr="00AE41FF">
        <w:rPr>
          <w:rFonts w:ascii="Times New Roman" w:hAnsi="Times New Roman" w:cs="Times New Roman"/>
          <w:noProof/>
          <w:sz w:val="24"/>
          <w:szCs w:val="24"/>
        </w:rPr>
        <w:t>(Awa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3A0AE0">
      <w:pPr>
        <w:spacing w:line="360" w:lineRule="auto"/>
        <w:rPr>
          <w:rFonts w:ascii="Times New Roman" w:hAnsi="Times New Roman" w:cs="Times New Roman"/>
          <w:sz w:val="24"/>
          <w:szCs w:val="24"/>
        </w:rPr>
      </w:pPr>
    </w:p>
    <w:p w14:paraId="0A7B9D47" w14:textId="77777777" w:rsidR="003169B8" w:rsidRDefault="003169B8" w:rsidP="003169B8">
      <w:pPr>
        <w:pStyle w:val="Heading3"/>
        <w:rPr>
          <w:rFonts w:ascii="Times New Roman" w:hAnsi="Times New Roman" w:cs="Times New Roman"/>
          <w:b/>
          <w:color w:val="auto"/>
          <w:sz w:val="40"/>
          <w:szCs w:val="40"/>
        </w:rPr>
      </w:pPr>
      <w:r w:rsidRPr="000C45A5">
        <w:rPr>
          <w:rFonts w:ascii="Times New Roman" w:hAnsi="Times New Roman" w:cs="Times New Roman"/>
          <w:b/>
          <w:color w:val="auto"/>
          <w:sz w:val="40"/>
          <w:szCs w:val="40"/>
        </w:rPr>
        <w:t>2.52 Parachute method</w:t>
      </w:r>
    </w:p>
    <w:p w14:paraId="434D765F" w14:textId="77777777" w:rsidR="003169B8" w:rsidRDefault="003169B8" w:rsidP="003169B8"/>
    <w:p w14:paraId="0DC30297" w14:textId="77777777" w:rsidR="003169B8" w:rsidRDefault="003169B8" w:rsidP="003169B8">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3169B8">
      <w:pPr>
        <w:spacing w:line="360" w:lineRule="auto"/>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w:t>
      </w:r>
      <w:r>
        <w:lastRenderedPageBreak/>
        <w:t xml:space="preserve">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3169B8">
      <w:pPr>
        <w:spacing w:line="360" w:lineRule="auto"/>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7AB3D7E1" w14:textId="5D04B55B" w:rsidR="003169B8" w:rsidRDefault="003169B8" w:rsidP="003169B8">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r>
        <w:t>.</w:t>
      </w:r>
    </w:p>
    <w:p w14:paraId="5FC64862" w14:textId="77777777" w:rsidR="003A0AE0" w:rsidRDefault="003A0AE0" w:rsidP="00C3045B">
      <w:pPr>
        <w:spacing w:before="120" w:after="120" w:line="360" w:lineRule="auto"/>
        <w:rPr>
          <w:rFonts w:ascii="Times New Roman" w:hAnsi="Times New Roman" w:cs="Times New Roman"/>
          <w:sz w:val="24"/>
          <w:szCs w:val="24"/>
        </w:rPr>
      </w:pPr>
    </w:p>
    <w:p w14:paraId="540F50BF" w14:textId="77777777" w:rsidR="008D56B7" w:rsidRPr="008D56B7" w:rsidRDefault="008D56B7" w:rsidP="00C3045B">
      <w:pPr>
        <w:spacing w:before="120" w:after="120" w:line="360" w:lineRule="auto"/>
        <w:rPr>
          <w:rFonts w:ascii="Times New Roman" w:hAnsi="Times New Roman" w:cs="Times New Roman"/>
          <w:sz w:val="24"/>
          <w:szCs w:val="24"/>
        </w:rPr>
      </w:pPr>
    </w:p>
    <w:p w14:paraId="2C27F92D" w14:textId="77777777" w:rsidR="000812FE" w:rsidRPr="00B32F3F" w:rsidRDefault="000812FE" w:rsidP="00C3045B">
      <w:pPr>
        <w:spacing w:before="120" w:after="120" w:line="360" w:lineRule="auto"/>
        <w:rPr>
          <w:rFonts w:ascii="Times New Roman" w:hAnsi="Times New Roman" w:cs="Times New Roman"/>
          <w:sz w:val="24"/>
          <w:szCs w:val="24"/>
        </w:rPr>
      </w:pPr>
    </w:p>
    <w:p w14:paraId="6FB383BB" w14:textId="77777777" w:rsidR="000812FE" w:rsidRDefault="000812FE" w:rsidP="00C3045B">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C3045B">
      <w:pPr>
        <w:spacing w:before="120" w:after="120"/>
      </w:pPr>
    </w:p>
    <w:p w14:paraId="08C83691" w14:textId="494B4918" w:rsidR="000812FE" w:rsidRDefault="000812FE" w:rsidP="00C3045B">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w:t>
      </w:r>
      <w:r w:rsidRPr="005E0AD0">
        <w:rPr>
          <w:rFonts w:ascii="Times New Roman" w:hAnsi="Times New Roman" w:cs="Times New Roman"/>
          <w:sz w:val="24"/>
          <w:szCs w:val="24"/>
        </w:rPr>
        <w:lastRenderedPageBreak/>
        <w:t xml:space="preserve">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3045B">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frequend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C3045B">
      <w:pPr>
        <w:spacing w:before="120" w:after="120" w:line="360" w:lineRule="auto"/>
      </w:pPr>
      <w:r>
        <w:rPr>
          <w:rFonts w:ascii="Times New Roman" w:hAnsi="Times New Roman" w:cs="Times New Roman"/>
          <w:sz w:val="24"/>
          <w:szCs w:val="24"/>
        </w:rPr>
        <w:lastRenderedPageBreak/>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2BD60FAE" w:rsidR="000812FE" w:rsidRDefault="000812FE" w:rsidP="000812FE"/>
    <w:p w14:paraId="4E2446E0" w14:textId="77777777" w:rsidR="003A0AE0" w:rsidRDefault="003A0AE0" w:rsidP="000812FE"/>
    <w:p w14:paraId="7AAFB706" w14:textId="77777777" w:rsidR="003A0AE0" w:rsidRPr="0017410B" w:rsidRDefault="003A0AE0" w:rsidP="003A0AE0">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420D4E80" w14:textId="77777777"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toacie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7C807648"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5A5F63">
        <w:rPr>
          <w:rFonts w:ascii="Times New Roman" w:hAnsi="Times New Roman" w:cs="Times New Roman"/>
          <w:noProof/>
          <w:sz w:val="24"/>
          <w:szCs w:val="24"/>
        </w:rPr>
        <w:t>(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2015; Islam and Khan, 2017)","plainTextFormattedCitation":"(Alizadeh et al., 2011; Columbia and Division, 2013; Islam et al., 2016,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5A5F63">
        <w:rPr>
          <w:rFonts w:ascii="Times New Roman" w:hAnsi="Times New Roman" w:cs="Times New Roman"/>
          <w:noProof/>
          <w:sz w:val="24"/>
          <w:szCs w:val="24"/>
        </w:rPr>
        <w:t>(Alizadeh et al., 2011; Columbia and Division, 2013; Islam et al., 2016, 2015; Islam and Khan, 2017)</w:t>
      </w:r>
      <w:r>
        <w:rPr>
          <w:rFonts w:ascii="Times New Roman" w:hAnsi="Times New Roman" w:cs="Times New Roman"/>
          <w:sz w:val="24"/>
          <w:szCs w:val="24"/>
        </w:rPr>
        <w:fldChar w:fldCharType="end"/>
      </w:r>
    </w:p>
    <w:p w14:paraId="180C003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tillered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72294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Islam et al., 2015)","manualFormatting":" Islam et al., 2015","plainTextFormattedCitation":"(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79A78CEB" w14:textId="77777777" w:rsidR="003A0AE0" w:rsidRDefault="003A0AE0" w:rsidP="003A0AE0">
      <w:pPr>
        <w:spacing w:before="120" w:after="120" w:line="360" w:lineRule="auto"/>
        <w:rPr>
          <w:rFonts w:ascii="Times New Roman" w:hAnsi="Times New Roman" w:cs="Times New Roman"/>
          <w:sz w:val="24"/>
          <w:szCs w:val="24"/>
        </w:rPr>
      </w:pPr>
    </w:p>
    <w:p w14:paraId="6B879024" w14:textId="77777777" w:rsidR="00220439" w:rsidRDefault="00220439" w:rsidP="00220439"/>
    <w:p w14:paraId="4AB1B86D" w14:textId="4ADEEF67" w:rsidR="00220439" w:rsidRDefault="00220439" w:rsidP="00220439">
      <w:pPr>
        <w:rPr>
          <w:color w:val="FF0000"/>
        </w:rPr>
      </w:pPr>
    </w:p>
    <w:p w14:paraId="65932C4A" w14:textId="5A1705F9" w:rsidR="004F1D48" w:rsidRDefault="004F1D48" w:rsidP="00220439">
      <w:pPr>
        <w:rPr>
          <w:color w:val="FF0000"/>
        </w:rPr>
      </w:pPr>
    </w:p>
    <w:p w14:paraId="404CFB4C" w14:textId="64516448" w:rsidR="004F1D48" w:rsidRDefault="004F1D48" w:rsidP="00220439">
      <w:pPr>
        <w:rPr>
          <w:color w:val="FF0000"/>
        </w:rPr>
      </w:pPr>
    </w:p>
    <w:p w14:paraId="2180F78C" w14:textId="6BA58415" w:rsidR="004F1D48" w:rsidRDefault="004F1D48" w:rsidP="00220439">
      <w:pPr>
        <w:rPr>
          <w:color w:val="FF0000"/>
        </w:rPr>
      </w:pPr>
    </w:p>
    <w:p w14:paraId="47C90BBF" w14:textId="06D46A71" w:rsidR="004F1D48" w:rsidRDefault="004F1D48" w:rsidP="00220439">
      <w:pPr>
        <w:rPr>
          <w:color w:val="FF0000"/>
        </w:rPr>
      </w:pPr>
    </w:p>
    <w:p w14:paraId="1E04328A" w14:textId="2213A888" w:rsidR="004F1D48" w:rsidRDefault="004F1D48" w:rsidP="00220439">
      <w:pPr>
        <w:rPr>
          <w:color w:val="FF0000"/>
        </w:rPr>
      </w:pPr>
    </w:p>
    <w:p w14:paraId="67353F6C" w14:textId="00CF0029" w:rsidR="004F1D48" w:rsidRDefault="004F1D48" w:rsidP="00220439">
      <w:pPr>
        <w:rPr>
          <w:color w:val="FF0000"/>
        </w:rPr>
      </w:pPr>
    </w:p>
    <w:p w14:paraId="2045C3EB" w14:textId="2F79C97E" w:rsidR="004F1D48" w:rsidRDefault="004F1D48" w:rsidP="00220439">
      <w:pPr>
        <w:rPr>
          <w:color w:val="FF0000"/>
        </w:rPr>
      </w:pPr>
    </w:p>
    <w:p w14:paraId="6E33B1D0" w14:textId="50396240" w:rsidR="004F1D48" w:rsidRDefault="004F1D48" w:rsidP="00220439">
      <w:pPr>
        <w:rPr>
          <w:color w:val="FF0000"/>
        </w:rPr>
      </w:pPr>
    </w:p>
    <w:p w14:paraId="447AFFDA" w14:textId="3DB6166D" w:rsidR="004F1D48" w:rsidRDefault="004F1D48" w:rsidP="00220439">
      <w:pPr>
        <w:rPr>
          <w:color w:val="FF0000"/>
        </w:rPr>
      </w:pPr>
    </w:p>
    <w:p w14:paraId="0D873156" w14:textId="167C6CA3" w:rsidR="004F1D48" w:rsidRDefault="004F1D48" w:rsidP="00220439">
      <w:pPr>
        <w:rPr>
          <w:color w:val="FF0000"/>
        </w:rPr>
      </w:pPr>
    </w:p>
    <w:p w14:paraId="3E606C20" w14:textId="1420E956" w:rsidR="004F1D48" w:rsidRDefault="004F1D48" w:rsidP="00220439">
      <w:pPr>
        <w:rPr>
          <w:color w:val="FF0000"/>
        </w:rPr>
      </w:pPr>
    </w:p>
    <w:p w14:paraId="4DA43653" w14:textId="2FC4DCD4" w:rsidR="004F1D48" w:rsidRDefault="004F1D48" w:rsidP="00220439">
      <w:pPr>
        <w:rPr>
          <w:color w:val="FF0000"/>
        </w:rPr>
      </w:pPr>
    </w:p>
    <w:p w14:paraId="2E588037" w14:textId="143B9799" w:rsidR="004F1D48" w:rsidRDefault="004F1D48" w:rsidP="00220439">
      <w:pPr>
        <w:rPr>
          <w:color w:val="FF0000"/>
        </w:rPr>
      </w:pPr>
    </w:p>
    <w:p w14:paraId="4D338559" w14:textId="4C8F8D16" w:rsidR="004F1D48" w:rsidRDefault="004F1D48" w:rsidP="00220439">
      <w:pPr>
        <w:rPr>
          <w:color w:val="FF0000"/>
        </w:rPr>
      </w:pPr>
    </w:p>
    <w:p w14:paraId="3A245218" w14:textId="1E6E390A" w:rsidR="004F1D48" w:rsidRDefault="004F1D48" w:rsidP="00220439">
      <w:pPr>
        <w:rPr>
          <w:color w:val="FF0000"/>
        </w:rPr>
      </w:pPr>
    </w:p>
    <w:p w14:paraId="058EF1B4" w14:textId="57DB3B4A" w:rsidR="004F1D48" w:rsidRDefault="004F1D48" w:rsidP="00220439">
      <w:pPr>
        <w:rPr>
          <w:color w:val="FF0000"/>
        </w:rPr>
      </w:pPr>
    </w:p>
    <w:p w14:paraId="107E68DE" w14:textId="5C89BE1A" w:rsidR="004F1D48" w:rsidRDefault="004F1D48" w:rsidP="00220439">
      <w:pPr>
        <w:rPr>
          <w:color w:val="FF0000"/>
        </w:rPr>
      </w:pPr>
    </w:p>
    <w:p w14:paraId="2B4EC0CA" w14:textId="0746DAF4" w:rsidR="004F1D48" w:rsidRDefault="004F1D48" w:rsidP="00220439">
      <w:pPr>
        <w:rPr>
          <w:color w:val="FF0000"/>
        </w:rPr>
      </w:pPr>
    </w:p>
    <w:p w14:paraId="568487B8" w14:textId="77777777" w:rsidR="004F1D48" w:rsidRDefault="004F1D48" w:rsidP="00220439">
      <w:pPr>
        <w:rPr>
          <w:color w:val="FF0000"/>
        </w:rPr>
      </w:pPr>
    </w:p>
    <w:p w14:paraId="1EFD1779"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355791C2" w:rsidR="00E93DF6" w:rsidRDefault="00E93DF6" w:rsidP="00CD19C4"/>
    <w:p w14:paraId="7B7F993D" w14:textId="6926AA3A" w:rsidR="004F1D48" w:rsidRDefault="004F1D48" w:rsidP="00CD19C4"/>
    <w:p w14:paraId="0B5D50A9" w14:textId="77777777" w:rsidR="004F1D48" w:rsidRDefault="004F1D48"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Oryza sativa was first cultivated in south-east Asia, India and China between 8 000 and 15 000 years ago (OECD 1999; Normil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Ahn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The genus Oryza belongs to the tribe Oryzeae of the family Poaceae (http://www.ncbi.nlm.nih.gov/Taxonomy/Browser/wwwtax.cgi). There are 12 genera within the Oryzeae tribe (Vaughan 1994). The genus Oryza contains approximately 22 species of which 20 are wild species and two, O. sativa and O. glaberrima,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O. sativa is the most widely grown of the two cultivated species. It is grown worldwide, including in Asian, North and South American, European Union, Middle Eastern and African countries. O. glaberrima however, is grown solely in West African countries. O. sativa and glaberrima-sativa hybrids are replacing O. glaberrima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The Biology and Ecology of Rice ( Oryza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moisture favourabl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ndispensable caloric cereal food crop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r w:rsidRPr="00B13339">
        <w:rPr>
          <w:color w:val="FF0000"/>
        </w:rPr>
        <w:t>“ DIGANG ” RICE ( Oryza sativa L .) UNDER UPLAND CONDITION OF BAWKU ,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5397265F" w:rsidR="00543295" w:rsidRDefault="00543295" w:rsidP="00B646B0">
      <w:pPr>
        <w:spacing w:line="360" w:lineRule="auto"/>
        <w:rPr>
          <w:rFonts w:ascii="Times New Roman" w:hAnsi="Times New Roman" w:cs="Times New Roman"/>
          <w:sz w:val="24"/>
          <w:szCs w:val="24"/>
        </w:rPr>
      </w:pPr>
    </w:p>
    <w:p w14:paraId="68A7F92E" w14:textId="0F0F3E6B" w:rsidR="00C3045B" w:rsidRDefault="00C3045B" w:rsidP="00B646B0">
      <w:pPr>
        <w:spacing w:line="360" w:lineRule="auto"/>
        <w:rPr>
          <w:rFonts w:ascii="Times New Roman" w:hAnsi="Times New Roman" w:cs="Times New Roman"/>
          <w:sz w:val="24"/>
          <w:szCs w:val="24"/>
        </w:rPr>
      </w:pPr>
    </w:p>
    <w:p w14:paraId="56DA4724" w14:textId="77777777" w:rsidR="00C3045B" w:rsidRDefault="00C3045B"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w:t>
      </w:r>
      <w:bookmarkStart w:id="11" w:name="_Hlk531435486"/>
      <w:r w:rsidRPr="000C45A5">
        <w:rPr>
          <w:rFonts w:ascii="Times New Roman" w:hAnsi="Times New Roman" w:cs="Times New Roman"/>
          <w:b/>
          <w:color w:val="auto"/>
          <w:sz w:val="40"/>
          <w:szCs w:val="40"/>
        </w:rPr>
        <w:t>.4 Constrains with Rice Cultivation in Sri Lanka</w:t>
      </w:r>
      <w:bookmarkEnd w:id="10"/>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fiel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less labour but still allow the crop to be transplanted on time since labour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Marambe 2009; Gunawardana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labour use in transplanting while facilitating the timeliness crop establishment.</w:t>
      </w:r>
    </w:p>
    <w:p w14:paraId="2D88170B" w14:textId="50604A93" w:rsidR="00F37562" w:rsidRPr="00A81059" w:rsidRDefault="00A81059" w:rsidP="00EB1651">
      <w:pPr>
        <w:rPr>
          <w:color w:val="FF0000"/>
        </w:rPr>
      </w:pPr>
      <w:r w:rsidRPr="00A81059">
        <w:rPr>
          <w:color w:val="FF0000"/>
        </w:rPr>
        <w:t>Impact of varieties, spacing and seedling management on growth and yield of mechanicaly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About 156 man-days per hectare are required for producing rice. Forty fi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r w:rsidRPr="00667AFB">
        <w:t>Mechanisation of small holding will play an important role in increasing rice production.</w:t>
      </w:r>
      <w:r>
        <w:rPr>
          <w:color w:val="C00000"/>
        </w:rPr>
        <w:t>status and prostpectus</w:t>
      </w:r>
    </w:p>
    <w:p w14:paraId="0A90C27F" w14:textId="5E43EA1D" w:rsidR="00EB1651" w:rsidRDefault="00EB1651" w:rsidP="00EB1651"/>
    <w:p w14:paraId="6897DE27" w14:textId="25326AF7" w:rsidR="00182F56" w:rsidRPr="00667AFB" w:rsidRDefault="00182F56" w:rsidP="00182F56">
      <w:pPr>
        <w:rPr>
          <w:color w:val="C00000"/>
        </w:rPr>
      </w:pPr>
      <w:r>
        <w:t>Manual paddy transplanting is the tedious, laborious and time consuming operations requiring about 250-300 man h ha-1 which is roughly 25% of total labor requirement of rice production [</w:t>
      </w:r>
      <w:r w:rsidRPr="00182F56">
        <w:rPr>
          <w:color w:val="00B0F0"/>
        </w:rPr>
        <w:t>11]. Mufti AI, Khan AS. 1995. Performance evaluation of Yanmar paddy transplanter in Pakistan. Agricultural mechanization in Asia, Africa and Latin America. 26 (1): 31-36</w:t>
      </w:r>
      <w:r>
        <w:t>.</w:t>
      </w:r>
      <w:r w:rsidRPr="00182F56">
        <w:rPr>
          <w:color w:val="C00000"/>
        </w:rPr>
        <w:t xml:space="preserve"> </w:t>
      </w:r>
      <w:r>
        <w:rPr>
          <w:color w:val="C00000"/>
        </w:rPr>
        <w:t>status and prostpectus</w:t>
      </w:r>
    </w:p>
    <w:p w14:paraId="23E36AB7" w14:textId="77777777" w:rsidR="00652E66" w:rsidRDefault="00535DB9" w:rsidP="00182F56">
      <w:r w:rsidRPr="00535DB9">
        <w:t>At transplanting time, there is acute shortage of labour. This results in increased labour wages and a delayed transplanting operation. In some cases, a proper crop stand is not maintained by the hired labour. Hence there is an urgent need to have mechanization in rice production which will result in reducing the labour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Proper seed rate is not maintained and non uniform seed delivery observed many times. This leads to uneven plant stand.</w:t>
      </w:r>
      <w:r w:rsidRPr="00535DB9">
        <w:rPr>
          <w:color w:val="C00000"/>
        </w:rPr>
        <w:t>development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crisis of labour</w:t>
      </w:r>
    </w:p>
    <w:p w14:paraId="7667E974" w14:textId="510F3AD5" w:rsidR="00213BFC" w:rsidRPr="00213BFC" w:rsidRDefault="00213BFC" w:rsidP="00EB1651">
      <w:pPr>
        <w:rPr>
          <w:color w:val="FF0000"/>
          <w:sz w:val="48"/>
          <w:szCs w:val="48"/>
        </w:rPr>
      </w:pPr>
      <w:r w:rsidRPr="00213BFC">
        <w:rPr>
          <w:sz w:val="24"/>
          <w:szCs w:val="24"/>
        </w:rPr>
        <w:t>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labor saving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transplantation.Therefore, frequent shortage of labour always has been reported during the season. The other common problems associated with the rice transplantation by hired labour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Direct seeded rice: purely a site specific technology</w:t>
      </w:r>
    </w:p>
    <w:p w14:paraId="4AAFF54B" w14:textId="2FBB4694" w:rsidR="000C45A5" w:rsidRDefault="00DD115B" w:rsidP="00EB1651">
      <w:r w:rsidRPr="00DD115B">
        <w:t>Though a contract system for undertaking transplanting evolved during this period, the careless attitude of contract labourers (aggressive pulling of seedlings from the nursery, clipping seedlings and transplanting at more depth with insufficient plant density, etc) to complete the work in the shortest possible time has been affecting the productivity of rice in Bangladesh. Though the work standards have been declining, these contract labourers have started demanding higher wages every year.</w:t>
      </w:r>
    </w:p>
    <w:p w14:paraId="5BD8A5F5" w14:textId="64C300A3" w:rsidR="000C45A5" w:rsidRPr="00DD115B" w:rsidRDefault="00DD115B" w:rsidP="00EB1651">
      <w:pPr>
        <w:rPr>
          <w:color w:val="FF0000"/>
        </w:rPr>
      </w:pPr>
      <w:r w:rsidRPr="00DD115B">
        <w:rPr>
          <w:color w:val="FF0000"/>
        </w:rPr>
        <w:t>Transplanting Rice Seedling Using Machine Transplanter :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unavailability of labour for transplanting, has exacerbated weed problems such as Echinochloa spp. (Marambe and Amarasinghe, 2002), the sedges (Marambe, 2006) and weedy rice (Marambe and Amarasinghe, 2000; Marambe, 2005). In</w:t>
      </w:r>
      <w:r w:rsidRPr="003475B3">
        <w:t xml:space="preserve"> </w:t>
      </w:r>
    </w:p>
    <w:p w14:paraId="5100B850" w14:textId="27FA97B5" w:rsidR="00543295" w:rsidRPr="003475B3" w:rsidRDefault="003475B3" w:rsidP="003475B3">
      <w:pPr>
        <w:rPr>
          <w:color w:val="FF0000"/>
        </w:rPr>
      </w:pPr>
      <w:r w:rsidRPr="003475B3">
        <w:rPr>
          <w:color w:val="FF0000"/>
        </w:rPr>
        <w:t>WEEDY RICE: EVOLUTION, THREATS, AND MANAGEMENT B. Maramb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the growth and yield besides cultivation cost and labour requirements</w:t>
      </w:r>
    </w:p>
    <w:p w14:paraId="2989BA09" w14:textId="77777777" w:rsidR="00B13339" w:rsidRDefault="00B13339" w:rsidP="00B13339">
      <w:r>
        <w:t>(Sanjitha</w:t>
      </w:r>
    </w:p>
    <w:p w14:paraId="5BC1C9D5" w14:textId="094015CF" w:rsidR="00543295" w:rsidRPr="00B13339" w:rsidRDefault="00B13339" w:rsidP="00B13339">
      <w:pPr>
        <w:rPr>
          <w:color w:val="FF0000"/>
        </w:rPr>
      </w:pPr>
      <w:r>
        <w:t>Rani and Jayakiran, 2010).</w:t>
      </w:r>
      <w:r w:rsidRPr="00B13339">
        <w:t xml:space="preserve"> </w:t>
      </w:r>
      <w:r w:rsidRPr="00B13339">
        <w:rPr>
          <w:color w:val="FF0000"/>
        </w:rPr>
        <w:t>“ DIGANG ” RICE ( Oryza sativa L .) UNDER UPLAND CONDITION OF BAWKU ,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bookmarkEnd w:id="1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The tiller buds formed at the basal node are not suppressed in case of shallow plantings . Therefore, the seedlings should be transplanted at 2 to 3 cm depth. Shallow planting gives better yields. The deeper planting results in an increased height of the plants besides delays and inhibits tillering.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Hedayetullaha,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r>
        <w:t>Maiti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Growth and Yield of Machine Transplanted Rice ( Oryza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seedlings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field condition, plant spacing was not confined on the setting value due to slippage and skidding of the transplanter. Soil settlement in puddled soils also influenced the plant to plant spacing. The distance between plants determined the tray requirement in a transplanting operation and controlled by the space setting options depending on the seedlings density in</w:t>
      </w:r>
    </w:p>
    <w:p w14:paraId="45BCA0E3" w14:textId="77777777" w:rsidR="00882E3C" w:rsidRDefault="00882E3C" w:rsidP="00882E3C">
      <w:r>
        <w:t>settlement in puddled soils also influenced the plant to plant spacing. The distance between plants determined the tray requirement in a transplanting operation and controlled by the space setting options depending on the seedlings density in trays. In mechanically transplanted plots, plant to plant spacing was obtained between 17-20 cm which was depended mostly</w:t>
      </w:r>
    </w:p>
    <w:p w14:paraId="7074FC34" w14:textId="77777777" w:rsidR="00882E3C" w:rsidRDefault="00882E3C" w:rsidP="00882E3C">
      <w:r>
        <w:t>requirement in a transplanting operation and controlled by the space setting options depending on the seedlings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7395EBA3" w14:textId="77777777" w:rsidR="00794DE5" w:rsidRDefault="00794DE5" w:rsidP="00794DE5">
      <w:r>
        <w:t>Effect of plant spacing on grain yield: Grain yield is a function of inter play of various yield components such as number of productive tillers, spikelets panicle-1 and 1000 grain weight (Partha and Haque, 2011). The line to line spacing was fixed to 30 cm and plant to plant spacing can</w:t>
      </w:r>
    </w:p>
    <w:p w14:paraId="597DBF4E" w14:textId="77777777" w:rsidR="00794DE5" w:rsidRDefault="00794DE5" w:rsidP="00794DE5">
      <w:r>
        <w:t>Grain yield is a function of inter play of various yield components such as number of productive tillers, spikelets panicle-1 and 1000 grain weight (Partha and Haque, 2011). The line to line spacing was fixed to 30 cm and plant to plant spacing can be varied in mechanical transplanter. During transplanting, three seedlings interval setting (18.5×30, 20×30 and 21.5×30 cm)</w:t>
      </w:r>
    </w:p>
    <w:p w14:paraId="4820ED2D" w14:textId="77777777" w:rsidR="00794DE5" w:rsidRDefault="00794DE5" w:rsidP="00794DE5">
      <w:r>
        <w:t>and 1000 grain weight (Partha and Haque, 2011). The line to line spacing was fixed to 30 cm and plant to plant spacing can be varied in mechanical transplanter. During transplanting, three seedlings interval setting (18.5×30, 20×30 and 21.5×30 cm) was applied from space setting panel of the transplanter. Yield data of those plots in respect to space setting were compared</w:t>
      </w:r>
    </w:p>
    <w:p w14:paraId="3237A905" w14:textId="77777777" w:rsidR="00794DE5" w:rsidRDefault="00794DE5" w:rsidP="00794DE5">
      <w:r>
        <w:t>be varied in mechanical transplanter. During transplanting, three seedlings interval setting (18.5×30, 20×30 and 21.5×30 cm) was applied from space setting panel of the transplanter.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was applied from space setting panel of the transplanter. Yield data of those plots in respect to space setting were compared with manually transplanted rice. It was observed that yield was slightly increased with the increase in plant to plant space setting (Fig. 8). El-Kassa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Kassa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transplanted rice for both the variety due to use of tender aged seedlings (Fig. 10). This result is in accordance with the findings of Islam (2016) and Islam et al. (2016b). Makarim et al. (2002) stated that the performance of tender aged seedlings showed better than older seedlings. Tillering influenced the panicle intensity as well as grain yield of rice (Quyen et al.,</w:t>
      </w:r>
    </w:p>
    <w:p w14:paraId="12485641" w14:textId="77777777" w:rsidR="00794DE5" w:rsidRDefault="00794DE5" w:rsidP="00794DE5">
      <w:r>
        <w:t>findings of Islam (2016) and Islam et al. (2016b). Makarim et al. (2002) stated that the performance of tender aged seedlings showed better than older seedlings. Tillering influenced the panicle intensity as well as grain yield of rice (Quyen et al., 2004). McHugh et al. (2002) and Thiyagarajan et al. (2002) observed that 8-15 day and 10-day old seedlings transplanted at</w:t>
      </w:r>
    </w:p>
    <w:p w14:paraId="7C21AAAA" w14:textId="77777777" w:rsidR="00794DE5" w:rsidRDefault="00794DE5" w:rsidP="00794DE5">
      <w:r>
        <w:t>showed better than older seedlings. Tillering influenced the panicle intensity as well as grain yield of rice (Quyen et al., 2004). McHugh et al. (2002) and Thiyagarajan et al. (2002) observed that 8-15 day and 10-day old seedlings transplanted at 25 hills m−2 showed the highest grain yield in Madagascar and Sumatra. Krishna and Biradarpatil (2009) observed high grain</w:t>
      </w:r>
    </w:p>
    <w:p w14:paraId="329D3EA9" w14:textId="77777777" w:rsidR="00794DE5" w:rsidRDefault="00794DE5" w:rsidP="00794DE5">
      <w:r>
        <w:t>2004). McHugh et al. (2002) and Thiyagarajan et al. (2002) observed that 8-15 day and 10-day old seedlings transplanted at 25 hills m−2 showed the highest grain yield in Madagascar and Sumatra. Krishna and Biradarpatil (2009) observed high grain yields of 3.25 t ha-1 with 12-day old seedlings than 8-, 16- and 25-day old seedlings and the yield decline of seedlings of latter</w:t>
      </w:r>
    </w:p>
    <w:p w14:paraId="55799975" w14:textId="77777777" w:rsidR="00794DE5" w:rsidRDefault="00794DE5" w:rsidP="00794DE5">
      <w:r>
        <w:t>25 hills m−2 showed the highest grain yield in Madagascar and Sumatra. Krishna and Biradarpatil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yields of 3.25 t ha-1 with 12-day old seedlings than 8-, 16- and 25-day old seedlings and the yield decline of seedlings of latter three ages was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three ages was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phyllochron development (Anonymous,</w:t>
      </w:r>
    </w:p>
    <w:p w14:paraId="317CD606" w14:textId="77777777" w:rsidR="00794DE5" w:rsidRDefault="00794DE5" w:rsidP="00794DE5">
      <w:r>
        <w:t>stress in a shorter period of time compared to that of older seedlings due to the higher nitrogen content in the former (Yamamoto et al., 1998), and the plants’ ability to faster resumption of the rate of phyllochron development (Anonymous, 2004).</w:t>
      </w:r>
    </w:p>
    <w:p w14:paraId="739A93A9" w14:textId="1D2B5FC1" w:rsidR="00794DE5" w:rsidRDefault="00794DE5" w:rsidP="00794DE5">
      <w:r>
        <w:t>(Yamamoto et al., 1998), and the plants’ ability to faster resumption of the rate of phyllochron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bookmarkStart w:id="13" w:name="_Hlk53146806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Wet-bed nursery Th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A recently developed method for rice transplantation “parachute method” however, over-comes some of these problems in the two traditional methods. It requires less labour,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establishment, higher tillering and thus higher paddy yield. However, parachute method of rice transplanting requires more skilled labour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COMPARISON OF DIFFERENT PLANTING METHODS FOR OPTIMIZATION OF PLANT POPULATION OF FINE RICE ( Oryza sativa L .) IN PUNJAB ( PAKISTAN )</w:t>
      </w:r>
    </w:p>
    <w:bookmarkEnd w:id="13"/>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r>
        <w:t>Mechanisation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The manual and self propelled transplanter reduces cost of transplanting by 45-50% and labour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labour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transplanted by manual labour and the delay in transplanting due to labour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transplanter (Tasaka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status and prostpectus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Paddy transplanter Transplanter is a machine used to transplant matured (15-21days) paddy</w:t>
      </w:r>
    </w:p>
    <w:p w14:paraId="7404EE76" w14:textId="744B65A8" w:rsidR="000C45A5" w:rsidRDefault="00543295" w:rsidP="00543295">
      <w:r>
        <w:t>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row as well as four row commercially available self propelled transplanter</w:t>
      </w:r>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1.5 cm , 2 cm, 2.3 cm, 2.7 cm, 3 cm, 3.7 cm</w:t>
      </w:r>
    </w:p>
    <w:p w14:paraId="219D1C72" w14:textId="71820D1F" w:rsidR="00F37562" w:rsidRDefault="00F37562" w:rsidP="000C45A5">
      <w:r w:rsidRPr="00F37562">
        <w:t>Use of higher WRS (18 cm or 21 cm) or lower number of PHSN (4) did not affect the yield. This study also proves the feasibility of using a wider range of pds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Impact of varieties, spacing and seedling management on growth and yield of mechanicaly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219FA507" w:rsidR="004E5B6E" w:rsidRDefault="004E5B6E" w:rsidP="004E5B6E"/>
    <w:p w14:paraId="048ACB2C" w14:textId="77777777" w:rsidR="00F13E3B" w:rsidRDefault="00F13E3B"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Earlier problems in india</w:t>
      </w:r>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transplnter is high and the farmers has to spend more money on the rental of the transplnter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transplnters by the governemt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t>Impact of varieties, spacing and seedling management on growth and yield of mechanicaly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by the Department of Agriculture (DOA), Sri Lanka. Further, the Food Production National Programme implemented by the Ministry of Agriculture is aiming to enhance the productivity of rice up to 5 t/ha in year 2018 where MT is identified as one of the main area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Impact of varieties, spacing and seedling management on growth and yield of mechanicaly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Transplanting Rice Seedling Using Machine Transplanter :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Rice transplanting using machine transplanter is technologically viable and economically feasible. But the cost of 4 rows machine transplanter is high (approximately 200000 BDT or 2500 US$) and this constrain smallholder farmers from adopting this technology. However some of the following measures can enhance adoption. Government may enhance the subsidy component for promoting this technology from 50 to 75 per cent so that every farmer could afford a machine transplanter and can do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Also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Transplanting Rice Seedling Using Machine Transplanter : a Potential Step</w:t>
      </w:r>
    </w:p>
    <w:p w14:paraId="720718A8" w14:textId="77777777" w:rsidR="00CE6425" w:rsidRDefault="00CE6425" w:rsidP="00CE6425">
      <w:r>
        <w:t>Seedlings raising is a crucial part of mechanical transplanter. Farmers do not know how to raise seedlings suitable for mechanical</w:t>
      </w:r>
    </w:p>
    <w:p w14:paraId="1549D008" w14:textId="77777777" w:rsidR="00CE6425" w:rsidRPr="00A24752" w:rsidRDefault="00CE6425" w:rsidP="00CE6425">
      <w:pPr>
        <w:rPr>
          <w:color w:val="FF0000"/>
        </w:rPr>
      </w:pPr>
      <w:r w:rsidRPr="00A24752">
        <w:rPr>
          <w:color w:val="FF0000"/>
        </w:rPr>
        <w:t>Effect of row spacing of Rice transplanter on seedling requirement and grain yield</w:t>
      </w:r>
    </w:p>
    <w:p w14:paraId="4BBE8511" w14:textId="77777777" w:rsidR="00CE6425" w:rsidRDefault="00CE6425" w:rsidP="00CE6425"/>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The seed rate naturally influences the growth of the seedlings. Thin sowing gives strong and tillered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Hossen,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Hossen,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Hossen, 2016). The amount of seed used in tray preparation varied depending on the variety and germination rate. Seed rate was also varied from one farmer to another due to farmer’s perception. Amount of seed used per tray by different farmers had direct influence on the seedlings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germination rate. Seed rate was also varied from one farmer to another due to farmer’s perception. Amount of seed used per tray by different farmers had direct influence on the seedlings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per tray by different farmers had direct influence on the seedlings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bookmarkEnd w:id="17"/>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r w:rsidRPr="006C1C52">
        <w:rPr>
          <w:color w:val="FF0000"/>
        </w:rPr>
        <w:t>Fukai,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Padalia, 1980).</w:t>
      </w:r>
    </w:p>
    <w:p w14:paraId="12847546" w14:textId="6AE05C7E" w:rsidR="00961A1C" w:rsidRDefault="00961A1C" w:rsidP="0080245B">
      <w:r w:rsidRPr="00961A1C">
        <w:t>Transplanting of healthy seedlings grown at proper nitrogen application at nurserybedshowed better paddy yield (Panda et al., 1991 and TeKrony and Egli, 1991).</w:t>
      </w:r>
    </w:p>
    <w:p w14:paraId="3C493E05" w14:textId="60DD141D" w:rsidR="00961A1C" w:rsidRDefault="00961A1C" w:rsidP="0080245B"/>
    <w:p w14:paraId="1C59959F" w14:textId="04BC4802" w:rsidR="00961A1C" w:rsidRDefault="00961A1C" w:rsidP="0080245B">
      <w:r w:rsidRPr="00961A1C">
        <w:t>Healthy and vigorous seedlings from nursery-bed will give good results after transplanting in the main fiel</w:t>
      </w:r>
    </w:p>
    <w:p w14:paraId="46232FFF" w14:textId="162239B5" w:rsidR="001B49CD" w:rsidRDefault="001B49CD" w:rsidP="0080245B">
      <w:r w:rsidRPr="001B49CD">
        <w:t>Increase in growth rate might be due to the better seedling vigor. Seedlings grown with high seeding density and without fertilizer appli-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Impact of varieties, spacing and seedling management on growth and yield of mechanicaly transplanted rice</w:t>
      </w:r>
    </w:p>
    <w:p w14:paraId="5E61C4FF" w14:textId="7F8B7549" w:rsidR="0080245B" w:rsidRDefault="0080245B" w:rsidP="0080245B"/>
    <w:p w14:paraId="38D7D45B" w14:textId="77777777" w:rsidR="009A5A61" w:rsidRDefault="009A5A61" w:rsidP="009A5A61">
      <w:r>
        <w:t>Early vigor is associated with rapid crop establishment which is important in increasing the ability of rice to compete against weeds. Rice competitiveness with weeds, as either the ability to suppress weeds or the ability to avoid being suppressed by weeds (Goldberg and Landa, 1991; Namuco,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Early Vigor Traits in Selected Upland and Rainfed Lowland Rice ( Oryza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Early Vigor Traits in Selected Upland and Rainfed Lowland Rice ( Oryza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Early Vigor Traits in Selected Upland and Rainfed Lowland Rice ( Oryza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Impact of varieties, spacing and seedling management on growth and yield of mechanicaly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e number of active tillers and panicles produced will be the major determinate of crop yield. Therefor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Number of panicle bearing tillers was influenced significantly by various sowing methods</w:t>
      </w:r>
    </w:p>
    <w:p w14:paraId="07AC201D" w14:textId="56C056A5" w:rsidR="0080245B" w:rsidRDefault="00DA613D">
      <w:r w:rsidRPr="00DA613D">
        <w:t>Less number of panicle bearing tillers in direct seeding may again be explained in terms of availability of moisture and nutrients to the crop plants at the panicle initiation stage. The availability of moisture and nutrients was low due to lack of proper distance and more number of weeds in direct sowing. Moreover roots of plant could not penetrate deep enough to exploit the soil resources fully, giving a fair chance to the weeds to compete with the crop plant. Similar results were reported by Naklang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tillering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COMPARISON OF DIFFERENT PLANTING METHODS FOR OPTIMIZATION OF PLANT POPULATION OF FINE RICE ( Oryza sativa L .) IN PUNJAB ( PAKISTAN )</w:t>
      </w:r>
    </w:p>
    <w:p w14:paraId="1A1DCB50" w14:textId="77777777" w:rsidR="00817C36" w:rsidRDefault="00817C36" w:rsidP="00817C36">
      <w:r>
        <w:t>% ground covers by beaded string method</w:t>
      </w:r>
    </w:p>
    <w:p w14:paraId="19F17CC0" w14:textId="040D7131" w:rsidR="0080245B" w:rsidRDefault="00817C36" w:rsidP="00817C36">
      <w:r>
        <w:t>? % ground covers by beaded string method at weekly interval till varieties reach 100% ground cover. First reading can be started at 12-15 DAS. For this, you have to make 20 knots at equal distance (10-cm apart). So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6645756" w14:textId="527734CB" w:rsidR="00657DFA" w:rsidRDefault="00657DFA"/>
    <w:p w14:paraId="42312335" w14:textId="72208024" w:rsidR="00657DFA" w:rsidRDefault="00657DFA"/>
    <w:p w14:paraId="63E0E7C0" w14:textId="4627A88F" w:rsidR="00657DFA" w:rsidRDefault="00657DFA"/>
    <w:p w14:paraId="7A7A60CB" w14:textId="43E04CB3" w:rsidR="00657DFA" w:rsidRDefault="00657DFA"/>
    <w:p w14:paraId="0EEB39BC" w14:textId="71129871" w:rsidR="00657DFA" w:rsidRDefault="00657DFA"/>
    <w:p w14:paraId="716F1B43" w14:textId="4E75CF0D" w:rsidR="00657DFA" w:rsidRDefault="00657DFA"/>
    <w:p w14:paraId="18950D5A" w14:textId="292DF131" w:rsidR="00657DFA" w:rsidRDefault="00657DFA"/>
    <w:p w14:paraId="27AF872E" w14:textId="77777777" w:rsidR="00657DFA" w:rsidRDefault="00657DFA" w:rsidP="00657DFA">
      <w:pPr>
        <w:widowControl w:val="0"/>
        <w:autoSpaceDE w:val="0"/>
        <w:autoSpaceDN w:val="0"/>
        <w:adjustRightInd w:val="0"/>
        <w:spacing w:line="240" w:lineRule="auto"/>
        <w:ind w:left="480" w:hanging="480"/>
      </w:pPr>
    </w:p>
    <w:p w14:paraId="56490B8D" w14:textId="77777777" w:rsidR="00657DFA" w:rsidRDefault="00657DFA" w:rsidP="00657DFA">
      <w:pPr>
        <w:widowControl w:val="0"/>
        <w:autoSpaceDE w:val="0"/>
        <w:autoSpaceDN w:val="0"/>
        <w:adjustRightInd w:val="0"/>
        <w:spacing w:line="240" w:lineRule="auto"/>
        <w:ind w:left="480" w:hanging="480"/>
      </w:pPr>
    </w:p>
    <w:p w14:paraId="64F3B488" w14:textId="77777777" w:rsidR="00657DFA" w:rsidRDefault="00657DFA" w:rsidP="00657DFA">
      <w:pPr>
        <w:widowControl w:val="0"/>
        <w:autoSpaceDE w:val="0"/>
        <w:autoSpaceDN w:val="0"/>
        <w:adjustRightInd w:val="0"/>
        <w:spacing w:line="240" w:lineRule="auto"/>
        <w:ind w:left="480" w:hanging="480"/>
      </w:pPr>
    </w:p>
    <w:p w14:paraId="34443DD4" w14:textId="7EFCFF66" w:rsidR="004F1D48" w:rsidRPr="004F1D48" w:rsidRDefault="00657DFA" w:rsidP="004F1D4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F1D48" w:rsidRPr="004F1D48">
        <w:rPr>
          <w:rFonts w:ascii="Calibri" w:hAnsi="Calibri" w:cs="Calibri"/>
          <w:noProof/>
          <w:szCs w:val="24"/>
        </w:rPr>
        <w:t>Agrochemical pesticides and kidney related diseases, Sri Lanka | EJAtlas [WWW Document], 2016. URL https://ejatlas.org/conflict/agrochemical-pesticides-and-kidney-related-diseases-in-sri-lanka (accessed 12.1.18).</w:t>
      </w:r>
    </w:p>
    <w:p w14:paraId="3904CE13"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Akbar, N., Jabran, K., Habib, T., 2007. Comparison of different Planting Methods for Optimization of plant population of fine rice ( Oryza sativa L .) in Punjab (Parkistan) 44, 597–599.</w:t>
      </w:r>
    </w:p>
    <w:p w14:paraId="08628380"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465B7BBF"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Alizadeh, M.R., Yadollahinia, A.R., Rahimi-AjdadiI, F., 2011. Techno-Economic Performance of a Self-Propelled Rice Transplanter and Comparison with Hand Transplanting for Hybrid Rice Variety 5, 27–30.</w:t>
      </w:r>
    </w:p>
    <w:p w14:paraId="3EA73BB5"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Awan, T.H., Ahmad, M., Ashraf, M.M., Ali, I., 2011. Effect of different transplanting methods on paddy yield and its components at farmer’s field in rice zone of Punjab. J. Anim. Plant Sci. 21, 498–502.</w:t>
      </w:r>
    </w:p>
    <w:p w14:paraId="30AA691E"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Awan, T.H., Ali, I., Safdar, M.E., Ahmad, M., Akhtar, M.S., 2008. Comparison of Parachute , Line and Traditional rice Transplanting methods at farmer’s field in rice growing area. Park. J. Agric. Sci. 45, 432–438.</w:t>
      </w:r>
    </w:p>
    <w:p w14:paraId="148F7FFD"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602DC973"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Bandara, R.M.U.S., Silva, Y.M.S.H.I.U. De, Dissanayaka, H.M.M.K.K.H., 2017. Rice Varieties Suitable for Machine Transplanting in Rajanganaya. Open. Minds Res. Sustain. Dev. 407–409.</w:t>
      </w:r>
    </w:p>
    <w:p w14:paraId="579637FD"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Bautista, E.U., Javier, E.F., 2008. Rice Production Practices. Res. Pap. Ser. (Philippine Inst. Dev. Stud. I,VI,1-0_2. https://doi.org/10.1166/jnn.2011.5046</w:t>
      </w:r>
    </w:p>
    <w:p w14:paraId="38EEBE60"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Caton, B.., Foin, T.., Hill, J.., 1999. A plant growth model for integrated weed management in direct-seeded rice. III. Interspecific competition for light. F. Crop. Res. 63, 47–61. https://doi.org/10.1016/S0378-4290(99)00026-X</w:t>
      </w:r>
    </w:p>
    <w:p w14:paraId="3A0A3E12"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CBSL, 2018. Economics and Social Statistics of Sri Lanka.</w:t>
      </w:r>
    </w:p>
    <w:p w14:paraId="35FC002C"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CBSL, 2017. National Output, Expenditure and Income.</w:t>
      </w:r>
    </w:p>
    <w:p w14:paraId="1F9F6457"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40D9149A"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Clayton, S., 2010. 50 years of Rice Science for a better world-and it’s just the start. Rice Today,IRRI pp.12.</w:t>
      </w:r>
    </w:p>
    <w:p w14:paraId="62F83E38"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Columbia, B., Division, A., 2013. Tray Soil Management in Raising Seedlings for Rice Transplanter 7, 2481–2489.</w:t>
      </w:r>
    </w:p>
    <w:p w14:paraId="6877E839"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Das, F.C., 2012. Status and prospects of mechanization in rice. Rice Knowl. Manag. P ortal,</w:t>
      </w:r>
      <w:r w:rsidRPr="004F1D48">
        <w:rPr>
          <w:rFonts w:ascii="Cambria Math" w:hAnsi="Cambria Math" w:cs="Cambria Math"/>
          <w:noProof/>
          <w:szCs w:val="24"/>
        </w:rPr>
        <w:t>〈</w:t>
      </w:r>
      <w:r w:rsidRPr="004F1D48">
        <w:rPr>
          <w:rFonts w:ascii="Calibri" w:hAnsi="Calibri" w:cs="Calibri"/>
          <w:noProof/>
          <w:szCs w:val="24"/>
        </w:rPr>
        <w:t xml:space="preserve"> http//www. rkmp. co. 753006, 1–24.</w:t>
      </w:r>
    </w:p>
    <w:p w14:paraId="5B14B28A"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Department of census and statistics, 2016. Paddy statistics 2015/2016 Maha season.</w:t>
      </w:r>
    </w:p>
    <w:p w14:paraId="44123E2F"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Desai, K.S., 2012. Development and Performance Testing of Two Row Paddy Transplanter. College of Agricultural Engineering and Technology.</w:t>
      </w:r>
    </w:p>
    <w:p w14:paraId="0AE87A0D"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Deseo, N., 2012. Early Vigor Traits in Selected Upland and Rainfed Lowland Rice (Oryza sativa L.) Genotypes.</w:t>
      </w:r>
    </w:p>
    <w:p w14:paraId="139F0A8F"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Dhanapala, M.P., 2000. Bridging the Rice Yield gap in Sri Lanka, in: Papademetriou, M.K., Dent, F.J., Herath, E.M. (Eds.), Bridging the Rice Yield Gap in the Asia Pacific Region. FAO, Bangkok, Thailand, pp. 135–146.</w:t>
      </w:r>
    </w:p>
    <w:p w14:paraId="5764CE83"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Dushani, A.L., Sandika, S.N., 2009. Growth Performance of Rice Sector : the Present Scenario in Sri Lanka. Trop. Agric. Res. Ext. 12, 71–76.</w:t>
      </w:r>
    </w:p>
    <w:p w14:paraId="51536B21"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0841AE47"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FAO Sri Lanka, 2012. FAO Country Programming Framework 2013-2017 Sri Lanka.</w:t>
      </w:r>
    </w:p>
    <w:p w14:paraId="5AC792BD"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Farooq, U., Sheikh, A.D., Iqbal, M., Bashir, A., Anwar, Z., 2001. Diffusion Possibilities of Mechanical Rice Transplanters. Int. J. Agric. Biol. 17–20.</w:t>
      </w:r>
    </w:p>
    <w:p w14:paraId="3555384C"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Food and Agriculture Organization of the United Nations, 2000. Bridging the rice yield gap in the Asia-Pacific Region, FAO. Bangkok, Thailand.</w:t>
      </w:r>
    </w:p>
    <w:p w14:paraId="215D9B12"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Gaikwad, P.B., Shahare, P.U., Pathak, S. V, Aware, V. V, 2015. Development and performance evaluation of four row self propelled paddy transplanter. Int. J. Agric. Eng. 8, 9–14. https://doi.org/10.15740/HAS/IJAE/8.1/9-14</w:t>
      </w:r>
    </w:p>
    <w:p w14:paraId="1F12C4C1"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2E12D0F8"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Hassan Akhgari, 2011. Assessment of direct seeded and transplanting methods of rice cultivars in the northern part of Iran. African J. Agric. Reseearch 6. https://doi.org/10.5897/AJAR11.973</w:t>
      </w:r>
    </w:p>
    <w:p w14:paraId="22E77E0E"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Hayleys empowers greater productivity via mechanised rice transplanter | FT Online [WWW Document], 2013. URL http://www.ft.lk/agriculture/hayleys-empowers-greater-productivity-via-mechanised-rice-transplanter/31-188536 (accessed 12.1.18).</w:t>
      </w:r>
    </w:p>
    <w:p w14:paraId="25DBAF43"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Henegedara GM, 2002. Agricultural Policy reforms in paddy sector in Sri Lanka. An over view. Sri Lankan, J. Agrar. Stud. 10, 26–34.</w:t>
      </w:r>
    </w:p>
    <w:p w14:paraId="77DF5E73"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4F375C0F"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Himeda, M., 1994. Cultivation technique of rice nurseling seeding: Review of research papers and its future implementation. Agric. Hortic. 69, 679–683, 791–796.</w:t>
      </w:r>
    </w:p>
    <w:p w14:paraId="19D39613"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Hossain, M.F., Sallam, M.A., Uddin, M.R., Pervez, Z., Sarkar, M.A.R., 2002. A Comparative Study of Direct Seeding Versus Transplnting Method on Yield of Aus Rice. J. Agron. 1, 86–88.</w:t>
      </w:r>
    </w:p>
    <w:p w14:paraId="65311C95"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Illangakoon, T.K., Piyasiri, C.H., Kumar, V., 2017. Impact of varieties, spacing and seedling management on growth and yield of mechanicaly transplanted rice 112–128.</w:t>
      </w:r>
    </w:p>
    <w:p w14:paraId="28227D7C"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Iqbal, M.F., Hussain, M., Rasheed, A., 2017. Direct seeded rice: purely a site specific technology. Int. J. Adv. Res. Biol. Sci. 4, 53–57. https://doi.org/10.22192/ijarbs</w:t>
      </w:r>
    </w:p>
    <w:p w14:paraId="4E34D377"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IRRI, 2007. Rice Production Manual 14.</w:t>
      </w:r>
    </w:p>
    <w:p w14:paraId="5BA158C4"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IRRI Rice Knowledge Bank, 2018a. Direct seeding - IRRI Rice Knowledge Bank [WWW Document]. URL http://www.knowledgebank.irri.org/step-by-step-production/growth/planting/direct-seeding#wet-direct-seeding (accessed 11.28.18).</w:t>
      </w:r>
    </w:p>
    <w:p w14:paraId="57D73D8E"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IRRI Rice Knowledge Bank, 2018b. Manual transplanting - IRRI Rice Knowledge Bank [WWW Document]. URL http://www.knowledgebank.irri.org/training/fact-sheets/crop-establishment/manual-transplanting (accessed 12.2.18).</w:t>
      </w:r>
    </w:p>
    <w:p w14:paraId="77614F11"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Islam, A., Rahman, M., Rahman, A., Islam, M., Rahman, M., 2016. Techno-economic performance of 4-row self-propelled mechanical rice transplanter at farmers field in Bangladesh. Progress. Agric. 27, 369. https://doi.org/10.3329/pa.v27i3.30834</w:t>
      </w:r>
    </w:p>
    <w:p w14:paraId="6B234140"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Islam, A.K.M.S., Islam, M.T., Rabbani, M.A., Rahman, M.A., Ziaur Rahman, A.B.M., 2015. Commercial mechanical rice transplanting under public private partnership in Bangladesh. J. Biosci. Agric. Res. 6, 501–511. https://doi.org/10.18801/jbar.060115.60</w:t>
      </w:r>
    </w:p>
    <w:p w14:paraId="428B1AAD"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Islam, A.K.M.S., Khan, M.A.I., 2017. Effect of row spacing of Rice transplanter on seedling requirement and grain yield. Int. J. Sci. Technol. 44, 2562–2573.</w:t>
      </w:r>
    </w:p>
    <w:p w14:paraId="6D8B445F"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Lal, M., Roy, R.K., 1996. Effect of nursery seeding density and fertilizer on seedling growth and yeild of rice (Oryza sativa). Int. J. Agron. 41, 642–644.</w:t>
      </w:r>
    </w:p>
    <w:p w14:paraId="12CAF570"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Louisiana, A., 2009. Plant materials technical note no. 11. Tech. Notes.</w:t>
      </w:r>
    </w:p>
    <w:p w14:paraId="0F368628"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Mabbayad, B.B. and, Bordo, R.A.O., 1971. Transplanting vs. direct seeding. World Farming 13, 6–7.</w:t>
      </w:r>
    </w:p>
    <w:p w14:paraId="39C57669"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Mahbubur Rashid, M., Ahmed, A., Ul Kabir, A., 2015. Transplanting Rice Seedling Using Machine Transplanter: a Potential Step for Mechanization in Agriculture.</w:t>
      </w:r>
    </w:p>
    <w:p w14:paraId="675C77BA"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Manjappa, K., Kataraki, N.G., 2004. Use of Drum Seeder and Transplanter for Increasing Rice Profitability 17.</w:t>
      </w:r>
    </w:p>
    <w:p w14:paraId="616A15C0"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Marambe, B., 2009. WEEDY RICE: EVOLUTION, THREATS, AND MANAGEMENT B. Marambe Department of Crop Science, Faculty of Agriculture, University of Peradeniya, Sri Lanka. Trop. Agric. 157, 0–15.</w:t>
      </w:r>
    </w:p>
    <w:p w14:paraId="3DD15844"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MoADR, 1989. Agricultural implementation programme. Peradeniya, Sri Lanka.</w:t>
      </w:r>
    </w:p>
    <w:p w14:paraId="233409AA"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1E6373E2"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Oparka, K.J., Gates, P.J., 1982. (Oryza sativa 43, 108–109.</w:t>
      </w:r>
    </w:p>
    <w:p w14:paraId="6861769F"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7E10A393"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5F603B3B"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Pathinayake, B.D., Nugaliyadde, L., Sandanayake, C.A., 1990. Direct Seeding practices for Rice in Sri Lanka, in: Direct Seeded Flooded Rice in the Tropics. IRRI, Seoul,Korea, pp. 77–90.</w:t>
      </w:r>
    </w:p>
    <w:p w14:paraId="09CD37F4"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20E8463D"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Pradhan, S., Mohanty, S.K., 2014. Ergo-Economical Analysis of Different Paddy Transplanting Operations in Eastern India. IOSR J. Agric. Vet. Sci. 6, 2319–2372.</w:t>
      </w:r>
    </w:p>
    <w:p w14:paraId="09DB474A"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Rajapakse, S., Shivanthan, M.C., Selvarajah, M., 2016. Chronic kidney disease of unknown etiology in Sri Lanka. Int. J. Occup. Environ. Health 22, 259–264. https://doi.org/10.1080/10773525.2016.1203097</w:t>
      </w:r>
    </w:p>
    <w:p w14:paraId="3C4A8D0B"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Rani, T.S., Jayakiran, K., 2010. Evaluation of different planting techniques for economic feasibility in rice. Electron. J. Environ. Agric. Food Chem. 9(1), 150–153.</w:t>
      </w:r>
    </w:p>
    <w:p w14:paraId="1311AA74"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Ratnasekera, D., 2015. Weedy rice: A threat to rice production in Sri Lanka. J. Univ. Ruhuna 1, 2–13. https://doi.org/10.1016/j.electacta.2007.04.013</w:t>
      </w:r>
    </w:p>
    <w:p w14:paraId="27C4D43F"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Rice Knowledge Bank, I., 2009. Planting the Rice [WWW Document]. URL http://www.knowledgebank.irri.org/ericeproduction/II.4_Transplanting.htm (accessed 12.1.18).</w:t>
      </w:r>
    </w:p>
    <w:p w14:paraId="450F3FE4"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Rice Research &amp; Development Institute Bathalagoda, 2017. Rice Cultivation [WWW Document]. URL http://doa.gov.lk/rrdi/index.php/en/crop/42-crop-rice-cultivation (accessed 8.28.18).</w:t>
      </w:r>
    </w:p>
    <w:p w14:paraId="7512E0D9"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Rickman, J.F., Mussgnug, F., Khanda, C.M., Satpathy, S.D., Parida, N., Singla, K., Kumar, V., Banik, N.C., Iftikar, W., Mishra, A., Sudhir-Yadav, Kumar, V., Malik, R., McDonald, A., 2015. Operational manual for mechanical transplanting of rice 18 pages.</w:t>
      </w:r>
    </w:p>
    <w:p w14:paraId="7048C88F"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abar, M., 2003. Evaluation of Rice Line-transplanting and Parachute Planting Methods. Workshop on Rice-Wheat Systems in Pakistan, Islamabad, Pakistan.</w:t>
      </w:r>
    </w:p>
    <w:p w14:paraId="33430D29"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angeetha, C., Baskar, P., 2015. Influence of different crop establishment methods on productivity of rice–A Review. Agric. Rev. 36, 113. https://doi.org/10.5958/0976-0741.2015.00013.6</w:t>
      </w:r>
    </w:p>
    <w:p w14:paraId="2E5CB76F"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arwar, N., Ali, H., Maqsood, M., Ahmad, A., Ullah, E., Khaliq, T., Hill, J.E., 2014. Influence of Nursery Management and Seedling Age on Growth and Economic Performance of Fine Rice. J. Plant Nutr. 37, 1287–1303. https://doi.org/10.1080/01904167.2014.881490</w:t>
      </w:r>
    </w:p>
    <w:p w14:paraId="35F5F97D"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3870F3EC"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604A7176"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ingh, K.N., Hassan, B., Kanday, B.A., Bhat, A.K., 2005. Effect of nursery fertilization on seedling growth and yield of rice. Indian J. Agron. 50, 187–189.</w:t>
      </w:r>
    </w:p>
    <w:p w14:paraId="22EF95B5"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ingh, R.K., Pande, R.S., Namdeo, N.K., 1981. Response of Ratna to mathods of planting and nitrogen levels.Oryza. F. Crop. Res. 18, 182–183.</w:t>
      </w:r>
    </w:p>
    <w:p w14:paraId="5C4F126D"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ri Lanka as a Rice Exporting Country: Possibilities and Problems [WWW Document], 2011. URL http://www.ips.lk/talkingeconomics/2011/12/07/sri-lanka-as-a-rice-exporting-country-possibilities-and-problems/ (accessed 12.1.18).</w:t>
      </w:r>
    </w:p>
    <w:p w14:paraId="6082B8FC"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ri Lanka raises rice productivity with Korean technology [WWW Document], 2016. URL https://economynext.com/Sri_Lanka_raises_rice_productivity_with_Korean_technology-3-5503.html (accessed 11.30.18).</w:t>
      </w:r>
    </w:p>
    <w:p w14:paraId="11FF9023"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Sri Lanka World Bank Group, 2008. Appendix 6 : Sri Lanka.</w:t>
      </w:r>
    </w:p>
    <w:p w14:paraId="14495A78"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Tekrony, D.M., Egli, D.B., 1991. Relationship of seed vigour to crop yield. A Rev. Crop Sci. 31, 816–822.</w:t>
      </w:r>
    </w:p>
    <w:p w14:paraId="5D207992"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The importance of rice in Sri Lanka | Blue Lanka [WWW Document], 2018. URL https://www.bluelankatours.com/blog/the-importance-of-rice-in-sri-lanka (accessed 12.1.18).</w:t>
      </w:r>
    </w:p>
    <w:p w14:paraId="41E4B6EC"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Thiruchelvam, S., 2005. Efficiency of rice production and issues relating to cost of production in the districts of Anuradhapura and Polonnaruwa. J. Natl. Sci. Found. Sri Lanka 33, 247–256. https://doi.org/10.4038/jnsfsr.v33i4.2114</w:t>
      </w:r>
    </w:p>
    <w:p w14:paraId="7E4A5040"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Vidanapathirana, U., 2003. The Future of Paddy Farming Its Challenges and Constraints. Econ. Rev. 24–28.</w:t>
      </w:r>
    </w:p>
    <w:p w14:paraId="03F5A343"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0184E622"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szCs w:val="24"/>
        </w:rPr>
      </w:pPr>
      <w:r w:rsidRPr="004F1D48">
        <w:rPr>
          <w:rFonts w:ascii="Calibri" w:hAnsi="Calibri" w:cs="Calibri"/>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627D60F2" w14:textId="77777777" w:rsidR="004F1D48" w:rsidRPr="004F1D48" w:rsidRDefault="004F1D48" w:rsidP="004F1D48">
      <w:pPr>
        <w:widowControl w:val="0"/>
        <w:autoSpaceDE w:val="0"/>
        <w:autoSpaceDN w:val="0"/>
        <w:adjustRightInd w:val="0"/>
        <w:spacing w:line="240" w:lineRule="auto"/>
        <w:ind w:left="480" w:hanging="480"/>
        <w:rPr>
          <w:rFonts w:ascii="Calibri" w:hAnsi="Calibri" w:cs="Calibri"/>
          <w:noProof/>
        </w:rPr>
      </w:pPr>
      <w:r w:rsidRPr="004F1D48">
        <w:rPr>
          <w:rFonts w:ascii="Calibri" w:hAnsi="Calibri" w:cs="Calibri"/>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628AA0D1" w14:textId="7461B5B9" w:rsidR="00657DFA" w:rsidRDefault="00657DFA">
      <w:r>
        <w:fldChar w:fldCharType="end"/>
      </w:r>
    </w:p>
    <w:p w14:paraId="63855EC2" w14:textId="0E912FB1" w:rsidR="00657DFA" w:rsidRDefault="00657DFA"/>
    <w:p w14:paraId="72DF4C66" w14:textId="7B82E09C" w:rsidR="00657DFA" w:rsidRDefault="00657DFA"/>
    <w:p w14:paraId="66EFAEBD" w14:textId="140F826C" w:rsidR="00657DFA" w:rsidRDefault="00657DFA"/>
    <w:p w14:paraId="320B2315" w14:textId="704D98CB" w:rsidR="00657DFA" w:rsidRDefault="00657DFA"/>
    <w:p w14:paraId="6BEB9E7A" w14:textId="492B9C8A" w:rsidR="00657DFA" w:rsidRDefault="00657DFA"/>
    <w:p w14:paraId="29213B77" w14:textId="7AF31C31" w:rsidR="00657DFA" w:rsidRDefault="00657DFA"/>
    <w:p w14:paraId="5B8D8D71" w14:textId="60781BD0" w:rsidR="00657DFA" w:rsidRDefault="00657DFA"/>
    <w:p w14:paraId="7ACFECC0" w14:textId="15BA7B10" w:rsidR="00657DFA" w:rsidRDefault="00657DFA"/>
    <w:p w14:paraId="2E0FCB49" w14:textId="2EF68B62" w:rsidR="00657DFA" w:rsidRDefault="00657DFA"/>
    <w:p w14:paraId="434DFC9A" w14:textId="21E07D29" w:rsidR="00657DFA" w:rsidRDefault="00657DFA"/>
    <w:p w14:paraId="3C2E3FDF" w14:textId="55552DC5" w:rsidR="00657DFA" w:rsidRDefault="00657DFA"/>
    <w:p w14:paraId="3FC9BDA7" w14:textId="397D7667" w:rsidR="00657DFA" w:rsidRDefault="00657DFA"/>
    <w:p w14:paraId="1D3412E1" w14:textId="71C503D3" w:rsidR="00657DFA" w:rsidRDefault="00657DFA"/>
    <w:p w14:paraId="2E30976F" w14:textId="192E58D0" w:rsidR="00657DFA" w:rsidRDefault="00657DFA"/>
    <w:p w14:paraId="2211F516" w14:textId="25F41872" w:rsidR="00657DFA" w:rsidRDefault="00657DFA"/>
    <w:p w14:paraId="205AA3E2" w14:textId="504DE01B" w:rsidR="00657DFA" w:rsidRDefault="00657DFA"/>
    <w:p w14:paraId="569B3ED4" w14:textId="1CC62EBF" w:rsidR="00657DFA" w:rsidRDefault="00657DFA"/>
    <w:p w14:paraId="79FC2628" w14:textId="5950C564" w:rsidR="00657DFA" w:rsidRDefault="00657DFA"/>
    <w:p w14:paraId="0AB166B9" w14:textId="52BE6F11" w:rsidR="00657DFA" w:rsidRDefault="00657DFA"/>
    <w:p w14:paraId="6EB7D14A" w14:textId="1CE4F63A" w:rsidR="00657DFA" w:rsidRDefault="00657DFA"/>
    <w:p w14:paraId="16C6C9BE" w14:textId="63363A1D" w:rsidR="00657DFA" w:rsidRDefault="00657DFA"/>
    <w:p w14:paraId="32605E4D" w14:textId="360E7BCD" w:rsidR="00657DFA" w:rsidRDefault="00657DFA"/>
    <w:p w14:paraId="64B03A6B" w14:textId="57BDF7A2" w:rsidR="00657DFA" w:rsidRDefault="00657DFA"/>
    <w:p w14:paraId="2DD1D6BF" w14:textId="66282F82" w:rsidR="00657DFA" w:rsidRDefault="00657DFA"/>
    <w:p w14:paraId="2EB36B10" w14:textId="341F20AD" w:rsidR="00657DFA" w:rsidRDefault="00657DFA"/>
    <w:p w14:paraId="29355ADA" w14:textId="7EEB140A" w:rsidR="00657DFA" w:rsidRDefault="00657DFA"/>
    <w:p w14:paraId="1B6CC257" w14:textId="36683D14" w:rsidR="00657DFA" w:rsidRDefault="00657DFA"/>
    <w:p w14:paraId="57FBE7F4" w14:textId="75FE649D" w:rsidR="00657DFA" w:rsidRDefault="00657DFA"/>
    <w:p w14:paraId="3B66C73B" w14:textId="70F6075C" w:rsidR="00657DFA" w:rsidRDefault="00657DFA"/>
    <w:p w14:paraId="298547F7" w14:textId="792685CD" w:rsidR="00657DFA" w:rsidRDefault="00657DFA"/>
    <w:p w14:paraId="55E7F6B8" w14:textId="3EF0C464" w:rsidR="00657DFA" w:rsidRDefault="00657DFA"/>
    <w:p w14:paraId="35AAF81C" w14:textId="7AFD2475" w:rsidR="00657DFA" w:rsidRDefault="00657DFA"/>
    <w:p w14:paraId="5C6C97FC" w14:textId="4D0F8593" w:rsidR="00657DFA" w:rsidRDefault="00657DFA"/>
    <w:p w14:paraId="678428E0" w14:textId="5420F65C" w:rsidR="00657DFA" w:rsidRDefault="00657DFA"/>
    <w:p w14:paraId="0F981139" w14:textId="57D97D77" w:rsidR="00657DFA" w:rsidRDefault="00657DFA"/>
    <w:p w14:paraId="4DAF1C31" w14:textId="51D95519" w:rsidR="00657DFA" w:rsidRDefault="00657DFA"/>
    <w:p w14:paraId="19A27CFF" w14:textId="09A1FF1C" w:rsidR="00657DFA" w:rsidRDefault="00657DFA"/>
    <w:p w14:paraId="26C478B1" w14:textId="77777777"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Batalagoda situated in LCIZ (IL3) during 2018/19 Maha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9D058A" w:rsidRDefault="009D058A" w:rsidP="00244516">
                            <w:r>
                              <w:t>These experiments were conducted at the Rice Research and</w:t>
                            </w:r>
                          </w:p>
                          <w:p w14:paraId="0C465D6A" w14:textId="5F4EF883" w:rsidR="009D058A" w:rsidRDefault="009D058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9D058A" w:rsidRDefault="009D058A" w:rsidP="00244516">
                      <w:r>
                        <w:t>These experiments were conducted at the Rice Research and</w:t>
                      </w:r>
                    </w:p>
                    <w:p w14:paraId="0C465D6A" w14:textId="5F4EF883" w:rsidR="009D058A" w:rsidRDefault="009D058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Wet broadcast seeding In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F33E40" w14:textId="77777777" w:rsidR="00AB1B12" w:rsidRDefault="00AB1B12" w:rsidP="00645C49">
      <w:pPr>
        <w:spacing w:after="0" w:line="240" w:lineRule="auto"/>
      </w:pPr>
      <w:r>
        <w:separator/>
      </w:r>
    </w:p>
  </w:endnote>
  <w:endnote w:type="continuationSeparator" w:id="0">
    <w:p w14:paraId="76ECFCF5" w14:textId="77777777" w:rsidR="00AB1B12" w:rsidRDefault="00AB1B12"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3410C" w14:textId="77777777" w:rsidR="00AB1B12" w:rsidRDefault="00AB1B12" w:rsidP="00645C49">
      <w:pPr>
        <w:spacing w:after="0" w:line="240" w:lineRule="auto"/>
      </w:pPr>
      <w:r>
        <w:separator/>
      </w:r>
    </w:p>
  </w:footnote>
  <w:footnote w:type="continuationSeparator" w:id="0">
    <w:p w14:paraId="647EB96D" w14:textId="77777777" w:rsidR="00AB1B12" w:rsidRDefault="00AB1B12"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qkFAPuNlNMtAAAA"/>
  </w:docVars>
  <w:rsids>
    <w:rsidRoot w:val="00406D2A"/>
    <w:rsid w:val="000131F2"/>
    <w:rsid w:val="0002413B"/>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82462"/>
    <w:rsid w:val="00182F56"/>
    <w:rsid w:val="001A2E78"/>
    <w:rsid w:val="001A7030"/>
    <w:rsid w:val="001B4291"/>
    <w:rsid w:val="001B49CD"/>
    <w:rsid w:val="001C4C9E"/>
    <w:rsid w:val="00207934"/>
    <w:rsid w:val="00210CC4"/>
    <w:rsid w:val="00212209"/>
    <w:rsid w:val="00213BFC"/>
    <w:rsid w:val="00220439"/>
    <w:rsid w:val="00222A90"/>
    <w:rsid w:val="00224AD2"/>
    <w:rsid w:val="00237461"/>
    <w:rsid w:val="00244516"/>
    <w:rsid w:val="0026135F"/>
    <w:rsid w:val="002777F8"/>
    <w:rsid w:val="00284E3D"/>
    <w:rsid w:val="002A2565"/>
    <w:rsid w:val="002B71D8"/>
    <w:rsid w:val="002C40D6"/>
    <w:rsid w:val="002C63E7"/>
    <w:rsid w:val="002D36A2"/>
    <w:rsid w:val="002E3803"/>
    <w:rsid w:val="002E65DA"/>
    <w:rsid w:val="00300D9E"/>
    <w:rsid w:val="003137DE"/>
    <w:rsid w:val="003169B8"/>
    <w:rsid w:val="00333B63"/>
    <w:rsid w:val="00337D35"/>
    <w:rsid w:val="00343F29"/>
    <w:rsid w:val="003475B3"/>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E1EB7"/>
    <w:rsid w:val="003E5F89"/>
    <w:rsid w:val="003F0DAF"/>
    <w:rsid w:val="003F3EA9"/>
    <w:rsid w:val="00403E6E"/>
    <w:rsid w:val="00406D2A"/>
    <w:rsid w:val="00414042"/>
    <w:rsid w:val="00415F45"/>
    <w:rsid w:val="00420BA9"/>
    <w:rsid w:val="00425730"/>
    <w:rsid w:val="00463453"/>
    <w:rsid w:val="00463C2E"/>
    <w:rsid w:val="004672AB"/>
    <w:rsid w:val="00467EBC"/>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A5F63"/>
    <w:rsid w:val="005D6CEF"/>
    <w:rsid w:val="006204D6"/>
    <w:rsid w:val="00622CC2"/>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570B7"/>
    <w:rsid w:val="00774C51"/>
    <w:rsid w:val="007941AD"/>
    <w:rsid w:val="00794DE5"/>
    <w:rsid w:val="007A0936"/>
    <w:rsid w:val="007B10EA"/>
    <w:rsid w:val="007B7AD7"/>
    <w:rsid w:val="007D0702"/>
    <w:rsid w:val="007D23A8"/>
    <w:rsid w:val="007E3332"/>
    <w:rsid w:val="007E6D8A"/>
    <w:rsid w:val="0080245B"/>
    <w:rsid w:val="008040DD"/>
    <w:rsid w:val="00817C36"/>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20DA3"/>
    <w:rsid w:val="0093031A"/>
    <w:rsid w:val="009321B2"/>
    <w:rsid w:val="00935C9A"/>
    <w:rsid w:val="0093741C"/>
    <w:rsid w:val="00950046"/>
    <w:rsid w:val="00953022"/>
    <w:rsid w:val="0096093E"/>
    <w:rsid w:val="00961A1C"/>
    <w:rsid w:val="00964BE5"/>
    <w:rsid w:val="00966042"/>
    <w:rsid w:val="009863A2"/>
    <w:rsid w:val="00994F5E"/>
    <w:rsid w:val="009961C4"/>
    <w:rsid w:val="009A0C97"/>
    <w:rsid w:val="009A5A61"/>
    <w:rsid w:val="009A604B"/>
    <w:rsid w:val="009B4C91"/>
    <w:rsid w:val="009C4F1C"/>
    <w:rsid w:val="009D058A"/>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46727"/>
    <w:rsid w:val="00B53278"/>
    <w:rsid w:val="00B646B0"/>
    <w:rsid w:val="00B801D7"/>
    <w:rsid w:val="00B902F2"/>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3045B"/>
    <w:rsid w:val="00C46EB2"/>
    <w:rsid w:val="00C55368"/>
    <w:rsid w:val="00C7087F"/>
    <w:rsid w:val="00C73D16"/>
    <w:rsid w:val="00C83A0A"/>
    <w:rsid w:val="00C9160C"/>
    <w:rsid w:val="00C91B63"/>
    <w:rsid w:val="00CA79BD"/>
    <w:rsid w:val="00CC38BF"/>
    <w:rsid w:val="00CC5880"/>
    <w:rsid w:val="00CC64D0"/>
    <w:rsid w:val="00CD19C4"/>
    <w:rsid w:val="00CE6425"/>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08B1"/>
    <w:rsid w:val="00EA3D86"/>
    <w:rsid w:val="00EB1651"/>
    <w:rsid w:val="00ED0CEF"/>
    <w:rsid w:val="00F075F1"/>
    <w:rsid w:val="00F11C01"/>
    <w:rsid w:val="00F13E3B"/>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17376-D6EB-4794-A812-A7CEB7D1C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6</TotalTime>
  <Pages>18</Pages>
  <Words>45651</Words>
  <Characters>260216</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67</cp:revision>
  <dcterms:created xsi:type="dcterms:W3CDTF">2018-11-18T06:18:00Z</dcterms:created>
  <dcterms:modified xsi:type="dcterms:W3CDTF">2018-12-0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